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proofErr w:type="spellStart"/>
      <w:r>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proofErr w:type="spellStart"/>
      <w:r w:rsidR="008C02FA">
        <w:rPr>
          <w:rFonts w:ascii="Century" w:eastAsiaTheme="minorEastAsia" w:hAnsi="Century"/>
          <w:i/>
          <w:sz w:val="24"/>
          <w:szCs w:val="24"/>
        </w:rPr>
        <w:t>run-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proofErr w:type="spellStart"/>
      <w:r w:rsidR="00C05C0A">
        <w:rPr>
          <w:rFonts w:ascii="Century" w:eastAsiaTheme="minorEastAsia" w:hAnsi="Century"/>
          <w:i/>
          <w:sz w:val="24"/>
          <w:szCs w:val="24"/>
        </w:rPr>
        <w:t>run-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proofErr w:type="spellStart"/>
      <w:r w:rsidR="00C05C0A">
        <w:rPr>
          <w:rFonts w:ascii="Century" w:eastAsiaTheme="minorEastAsia" w:hAnsi="Century"/>
          <w:i/>
          <w:sz w:val="24"/>
          <w:szCs w:val="24"/>
        </w:rPr>
        <w:t>run</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m:t>
                </m:r>
                <m:r>
                  <w:rPr>
                    <w:rFonts w:ascii="Cambria Math" w:eastAsiaTheme="minorEastAsia" w:hAnsi="Cambria Math"/>
                    <w:sz w:val="20"/>
                    <w:szCs w:val="20"/>
                  </w:rPr>
                  <m:t>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proofErr w:type="spellStart"/>
      <w:r w:rsidR="00C92993">
        <w:rPr>
          <w:rFonts w:ascii="Century" w:eastAsiaTheme="minorEastAsia" w:hAnsi="Century"/>
          <w:i/>
          <w:sz w:val="24"/>
          <w:szCs w:val="24"/>
        </w:rPr>
        <w:t>run-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proofErr w:type="spellStart"/>
      <w:r w:rsidR="000E6F38">
        <w:rPr>
          <w:rFonts w:ascii="Century" w:eastAsiaTheme="minorEastAsia" w:hAnsi="Century"/>
          <w:i/>
          <w:sz w:val="24"/>
          <w:szCs w:val="24"/>
        </w:rPr>
        <w:t>run-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 xml:space="preserve">Segmentación de </w:t>
      </w:r>
      <w:proofErr w:type="spellStart"/>
      <w:r w:rsidR="00364116">
        <w:rPr>
          <w:rFonts w:ascii="Century" w:eastAsiaTheme="minorEastAsia" w:hAnsi="Century"/>
          <w:sz w:val="24"/>
          <w:szCs w:val="24"/>
          <w:u w:val="single"/>
        </w:rPr>
        <w:t>de</w:t>
      </w:r>
      <w:proofErr w:type="spellEnd"/>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i/>
                <w:sz w:val="20"/>
                <w:szCs w:val="24"/>
              </w:rPr>
              <w:t>Run-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2BFDAD65" wp14:editId="3DF1C7F8">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7">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643B58"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643B58"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643B58"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7F914B7C" wp14:editId="0409BE73">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8">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643B58"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643B58"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643B58"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w:t>
      </w:r>
      <w:proofErr w:type="spellStart"/>
      <w:r>
        <w:rPr>
          <w:rFonts w:ascii="Century" w:eastAsiaTheme="minorEastAsia" w:hAnsi="Century"/>
          <w:sz w:val="24"/>
          <w:szCs w:val="24"/>
        </w:rPr>
        <w:t>advección</w:t>
      </w:r>
      <w:proofErr w:type="spellEnd"/>
      <w:r>
        <w:rPr>
          <w:rFonts w:ascii="Century" w:eastAsiaTheme="minorEastAsia" w:hAnsi="Century"/>
          <w:sz w:val="24"/>
          <w:szCs w:val="24"/>
        </w:rPr>
        <w:t xml:space="preserve">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643B58"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w:t>
      </w:r>
      <w:proofErr w:type="spellStart"/>
      <w:r>
        <w:rPr>
          <w:rFonts w:ascii="Century" w:eastAsiaTheme="minorEastAsia" w:hAnsi="Century"/>
          <w:sz w:val="24"/>
          <w:szCs w:val="24"/>
        </w:rPr>
        <w:t>convolución</w:t>
      </w:r>
      <w:proofErr w:type="spellEnd"/>
      <w:r>
        <w:rPr>
          <w:rFonts w:ascii="Century" w:eastAsiaTheme="minorEastAsia" w:hAnsi="Century"/>
          <w:sz w:val="24"/>
          <w:szCs w:val="24"/>
        </w:rPr>
        <w:t xml:space="preserve">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lastRenderedPageBreak/>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643B58"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643B58"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643B58"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xml:space="preserve">; el cual clasifica los pixeles que se encuentran en la región de interés seleccionada en el proceso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643B58"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643B58"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643B58"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Los resultados del </w:t>
      </w:r>
      <w:r w:rsidR="00742DB1">
        <w:rPr>
          <w:rFonts w:ascii="Century" w:eastAsiaTheme="minorEastAsia" w:hAnsi="Century"/>
          <w:sz w:val="24"/>
          <w:szCs w:val="24"/>
        </w:rPr>
        <w:lastRenderedPageBreak/>
        <w:t>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in embargo elegir óptimamente el tamaño, númer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y la orientación del arreglo no es una tarea sencilla. En la implementación del método de reconstrucción de volúmenes de ultrasonido, reportada en el capítulo 2 (Ultrasonido 3D a mano libre), el tamaño y la orientación del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e definieron a partir de las menores y mayores posiciones de las imágenes 2D localizadas en el espacio, con estos datos se genera un paralelepípedo que encierre a todas las imágenes. El principal problema que existe con este método es que existirán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val="en-US"/>
        </w:rPr>
        <w:drawing>
          <wp:inline distT="0" distB="0" distL="0" distR="0" wp14:anchorId="04DBF28F" wp14:editId="04F514F2">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9">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 en el proceso de reconstrucción a) diagrama esquemático y b) corte de un volumen reconstruido con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del arreglo tengan información del tejido, sin embargo el proceso es manual y se puede perder información relevante que pudiera ser requerida posteriormente. Poe otro lado, Estepar et al. proponen un método para encontrar la orientación y el tamaño del arreglo de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basándose en el análisis de componentes principales de los pixeles de las imágenes 2D, sin embargo esta solución no garantiza que no existan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lastRenderedPageBreak/>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4]", "plainTextFormattedCitation" : "[54]",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643B58" w:rsidRPr="00643B58">
        <w:rPr>
          <w:rFonts w:ascii="Century" w:eastAsiaTheme="minorEastAsia" w:hAnsi="Century"/>
          <w:noProof/>
          <w:sz w:val="24"/>
          <w:szCs w:val="24"/>
        </w:rPr>
        <w:t>[54]</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722984">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5]", "plainTextFormattedCitation" : "[55]",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643B58" w:rsidRPr="00643B58">
        <w:rPr>
          <w:rFonts w:ascii="Century" w:eastAsiaTheme="minorEastAsia" w:hAnsi="Century"/>
          <w:noProof/>
          <w:sz w:val="24"/>
          <w:szCs w:val="24"/>
        </w:rPr>
        <w:t>[55]</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proofErr w:type="spellStart"/>
      <w:r w:rsidR="0081368A">
        <w:rPr>
          <w:rFonts w:ascii="Century" w:eastAsiaTheme="minorEastAsia" w:hAnsi="Century"/>
          <w:sz w:val="24"/>
          <w:szCs w:val="24"/>
        </w:rPr>
        <w:t>Despues</w:t>
      </w:r>
      <w:proofErr w:type="spellEnd"/>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w:t>
      </w:r>
      <w:r w:rsidR="006739B6">
        <w:rPr>
          <w:rFonts w:ascii="Century" w:eastAsiaTheme="minorEastAsia" w:hAnsi="Century"/>
          <w:sz w:val="24"/>
          <w:szCs w:val="24"/>
        </w:rPr>
        <w:t xml:space="preserve">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6]", "plainTextFormattedCitation" : "[56]",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722984">
        <w:rPr>
          <w:rFonts w:ascii="Century" w:eastAsiaTheme="minorEastAsia" w:hAnsi="Century"/>
          <w:noProof/>
          <w:sz w:val="24"/>
          <w:szCs w:val="24"/>
        </w:rPr>
        <w:t>[56]</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7]", "plainTextFormattedCitation" : "[57]",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B923F5">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6739B6">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8]", "plainText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6739B6" w:rsidRPr="006739B6">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077B49" w:rsidRPr="0081368A" w:rsidRDefault="006739B6" w:rsidP="0097589F">
      <w:pPr>
        <w:tabs>
          <w:tab w:val="left" w:pos="851"/>
        </w:tabs>
        <w:jc w:val="both"/>
        <w:rPr>
          <w:rFonts w:ascii="Century" w:eastAsiaTheme="minorEastAsia" w:hAnsi="Century"/>
          <w:sz w:val="24"/>
          <w:szCs w:val="24"/>
        </w:rPr>
      </w:pPr>
      <w:r>
        <w:rPr>
          <w:rFonts w:ascii="Century" w:eastAsiaTheme="minorEastAsia" w:hAnsi="Century"/>
          <w:sz w:val="24"/>
          <w:szCs w:val="24"/>
        </w:rPr>
        <w:t>P</w:t>
      </w:r>
      <w:bookmarkStart w:id="0" w:name="_GoBack"/>
      <w:bookmarkEnd w:id="0"/>
      <w:r w:rsidR="0081368A">
        <w:rPr>
          <w:rFonts w:ascii="Century" w:eastAsiaTheme="minorEastAsia" w:hAnsi="Century"/>
          <w:sz w:val="24"/>
          <w:szCs w:val="24"/>
        </w:rPr>
        <w:t xml:space="preserve">rimero se realiza una dilatación de la imagen para unir los borde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que se encentran separados por las cuestiones antes mencionadas, encontrados. Posteriormente se realiza un llenado de los huecos que quedaron dentro de la región mediante la operación de </w:t>
      </w:r>
      <w:proofErr w:type="spellStart"/>
      <w:r w:rsidR="0081368A">
        <w:rPr>
          <w:rFonts w:ascii="Century" w:eastAsiaTheme="minorEastAsia" w:hAnsi="Century"/>
          <w:i/>
          <w:sz w:val="24"/>
          <w:szCs w:val="24"/>
        </w:rPr>
        <w:t>flood-fill</w:t>
      </w:r>
      <w:proofErr w:type="spellEnd"/>
      <w:r w:rsidR="0081368A">
        <w:rPr>
          <w:rFonts w:ascii="Century" w:eastAsiaTheme="minorEastAsia" w:hAnsi="Century"/>
          <w:sz w:val="24"/>
          <w:szCs w:val="24"/>
        </w:rPr>
        <w:t xml:space="preserve">. </w:t>
      </w:r>
      <w:r w:rsidR="000F52E5">
        <w:rPr>
          <w:rFonts w:ascii="Century" w:eastAsiaTheme="minorEastAsia" w:hAnsi="Century"/>
          <w:sz w:val="24"/>
          <w:szCs w:val="24"/>
        </w:rPr>
        <w:t xml:space="preserve">Una vez encontrada la región completa del tejido esta se suaviza mediante una erosión </w:t>
      </w:r>
      <w:r w:rsidR="00722984">
        <w:rPr>
          <w:rFonts w:ascii="Century" w:eastAsiaTheme="minorEastAsia" w:hAnsi="Century"/>
          <w:sz w:val="24"/>
          <w:szCs w:val="24"/>
        </w:rPr>
        <w:t xml:space="preserve">morfológica. </w:t>
      </w:r>
    </w:p>
    <w:sectPr w:rsidR="00077B49" w:rsidRPr="0081368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7">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2"/>
  </w:num>
  <w:num w:numId="4">
    <w:abstractNumId w:val="4"/>
  </w:num>
  <w:num w:numId="5">
    <w:abstractNumId w:val="6"/>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77B49"/>
    <w:rsid w:val="0008462C"/>
    <w:rsid w:val="000970A6"/>
    <w:rsid w:val="000A2446"/>
    <w:rsid w:val="000B782F"/>
    <w:rsid w:val="000E0708"/>
    <w:rsid w:val="000E6F38"/>
    <w:rsid w:val="000E7362"/>
    <w:rsid w:val="000F52E5"/>
    <w:rsid w:val="000F55C6"/>
    <w:rsid w:val="00106638"/>
    <w:rsid w:val="0011144F"/>
    <w:rsid w:val="00120B36"/>
    <w:rsid w:val="00127FBB"/>
    <w:rsid w:val="0015380F"/>
    <w:rsid w:val="001543E3"/>
    <w:rsid w:val="00155A89"/>
    <w:rsid w:val="001657B0"/>
    <w:rsid w:val="00181578"/>
    <w:rsid w:val="001B0670"/>
    <w:rsid w:val="001B4D0B"/>
    <w:rsid w:val="00201F97"/>
    <w:rsid w:val="002167C0"/>
    <w:rsid w:val="002179B1"/>
    <w:rsid w:val="00221DA3"/>
    <w:rsid w:val="00244140"/>
    <w:rsid w:val="0029172A"/>
    <w:rsid w:val="00295B7A"/>
    <w:rsid w:val="00296BD8"/>
    <w:rsid w:val="002A7481"/>
    <w:rsid w:val="002C68E0"/>
    <w:rsid w:val="002D55DB"/>
    <w:rsid w:val="002E312B"/>
    <w:rsid w:val="002E5008"/>
    <w:rsid w:val="002F5A00"/>
    <w:rsid w:val="002F7352"/>
    <w:rsid w:val="00322DA9"/>
    <w:rsid w:val="00336EAE"/>
    <w:rsid w:val="00343E32"/>
    <w:rsid w:val="00360248"/>
    <w:rsid w:val="00364116"/>
    <w:rsid w:val="003707BC"/>
    <w:rsid w:val="00380E72"/>
    <w:rsid w:val="00385B2F"/>
    <w:rsid w:val="00386D75"/>
    <w:rsid w:val="003D5A1E"/>
    <w:rsid w:val="00424136"/>
    <w:rsid w:val="00424C89"/>
    <w:rsid w:val="0044237E"/>
    <w:rsid w:val="00456400"/>
    <w:rsid w:val="0047226E"/>
    <w:rsid w:val="004934BF"/>
    <w:rsid w:val="004B015E"/>
    <w:rsid w:val="004B142C"/>
    <w:rsid w:val="004E3920"/>
    <w:rsid w:val="005266FA"/>
    <w:rsid w:val="005413E2"/>
    <w:rsid w:val="00544910"/>
    <w:rsid w:val="00546666"/>
    <w:rsid w:val="00557A1E"/>
    <w:rsid w:val="00573B81"/>
    <w:rsid w:val="005769F5"/>
    <w:rsid w:val="00581765"/>
    <w:rsid w:val="00585DBD"/>
    <w:rsid w:val="005A0391"/>
    <w:rsid w:val="005C00A3"/>
    <w:rsid w:val="005C2C29"/>
    <w:rsid w:val="005E5F5C"/>
    <w:rsid w:val="0060401B"/>
    <w:rsid w:val="006179E7"/>
    <w:rsid w:val="00630D98"/>
    <w:rsid w:val="00642551"/>
    <w:rsid w:val="00643B58"/>
    <w:rsid w:val="00645AAD"/>
    <w:rsid w:val="006739B6"/>
    <w:rsid w:val="006A5B6D"/>
    <w:rsid w:val="006B66C4"/>
    <w:rsid w:val="006D0F96"/>
    <w:rsid w:val="006D3069"/>
    <w:rsid w:val="00722984"/>
    <w:rsid w:val="00742DB1"/>
    <w:rsid w:val="00744BB6"/>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B80"/>
    <w:rsid w:val="008A7DF6"/>
    <w:rsid w:val="008C02FA"/>
    <w:rsid w:val="008C3002"/>
    <w:rsid w:val="008C6DCA"/>
    <w:rsid w:val="008C77AD"/>
    <w:rsid w:val="008D1BCD"/>
    <w:rsid w:val="008D1DD0"/>
    <w:rsid w:val="008D2179"/>
    <w:rsid w:val="008E3383"/>
    <w:rsid w:val="008F085F"/>
    <w:rsid w:val="00921EA5"/>
    <w:rsid w:val="009450A5"/>
    <w:rsid w:val="0096376D"/>
    <w:rsid w:val="009641B9"/>
    <w:rsid w:val="0097589F"/>
    <w:rsid w:val="009C20F4"/>
    <w:rsid w:val="009D1E39"/>
    <w:rsid w:val="009F5849"/>
    <w:rsid w:val="00A01887"/>
    <w:rsid w:val="00A04499"/>
    <w:rsid w:val="00A13F62"/>
    <w:rsid w:val="00A217CF"/>
    <w:rsid w:val="00A24191"/>
    <w:rsid w:val="00A24524"/>
    <w:rsid w:val="00A46569"/>
    <w:rsid w:val="00A577D4"/>
    <w:rsid w:val="00A85D94"/>
    <w:rsid w:val="00AB53AA"/>
    <w:rsid w:val="00AD2857"/>
    <w:rsid w:val="00AD7884"/>
    <w:rsid w:val="00AE1B47"/>
    <w:rsid w:val="00B115F4"/>
    <w:rsid w:val="00B1546A"/>
    <w:rsid w:val="00B63F71"/>
    <w:rsid w:val="00B8050D"/>
    <w:rsid w:val="00B923F5"/>
    <w:rsid w:val="00BD2606"/>
    <w:rsid w:val="00BE0422"/>
    <w:rsid w:val="00C00C28"/>
    <w:rsid w:val="00C05C0A"/>
    <w:rsid w:val="00C14ADE"/>
    <w:rsid w:val="00C3560B"/>
    <w:rsid w:val="00C360AF"/>
    <w:rsid w:val="00C6709C"/>
    <w:rsid w:val="00C77D72"/>
    <w:rsid w:val="00C92993"/>
    <w:rsid w:val="00C93FC9"/>
    <w:rsid w:val="00CB1C14"/>
    <w:rsid w:val="00CB48BC"/>
    <w:rsid w:val="00CB5949"/>
    <w:rsid w:val="00CC2E20"/>
    <w:rsid w:val="00D16133"/>
    <w:rsid w:val="00D22907"/>
    <w:rsid w:val="00D46F0F"/>
    <w:rsid w:val="00D6212E"/>
    <w:rsid w:val="00D65A7A"/>
    <w:rsid w:val="00D750E5"/>
    <w:rsid w:val="00D807EA"/>
    <w:rsid w:val="00D9764F"/>
    <w:rsid w:val="00DC502F"/>
    <w:rsid w:val="00DD4F40"/>
    <w:rsid w:val="00DF0606"/>
    <w:rsid w:val="00DF2AE1"/>
    <w:rsid w:val="00E1762A"/>
    <w:rsid w:val="00E54450"/>
    <w:rsid w:val="00EC5D88"/>
    <w:rsid w:val="00ED652D"/>
    <w:rsid w:val="00EF2D8B"/>
    <w:rsid w:val="00EF44DE"/>
    <w:rsid w:val="00F26074"/>
    <w:rsid w:val="00F2764C"/>
    <w:rsid w:val="00F30667"/>
    <w:rsid w:val="00F3790D"/>
    <w:rsid w:val="00F419EF"/>
    <w:rsid w:val="00F82DEE"/>
    <w:rsid w:val="00FF05ED"/>
    <w:rsid w:val="00FF0A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tyles" Target="styles.xml"/><Relationship Id="rId7"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C06D1-9C3B-4CC7-8F96-AA9809960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9</TotalTime>
  <Pages>23</Pages>
  <Words>30011</Words>
  <Characters>171069</Characters>
  <Application>Microsoft Office Word</Application>
  <DocSecurity>0</DocSecurity>
  <Lines>1425</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15</cp:revision>
  <dcterms:created xsi:type="dcterms:W3CDTF">2015-08-19T17:11:00Z</dcterms:created>
  <dcterms:modified xsi:type="dcterms:W3CDTF">2015-10-0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